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25550" w14:textId="1E6D5A80" w:rsidR="00965CA1" w:rsidRPr="00965CA1" w:rsidRDefault="00965CA1" w:rsidP="00965CA1">
      <w:pPr>
        <w:spacing w:line="480" w:lineRule="auto"/>
        <w:contextualSpacing/>
        <w:rPr>
          <w:b/>
        </w:rPr>
      </w:pPr>
      <w:r>
        <w:rPr>
          <w:b/>
        </w:rPr>
        <w:t>Participants and Procedures</w:t>
      </w:r>
    </w:p>
    <w:p w14:paraId="53AF36FF" w14:textId="15925ACF" w:rsidR="00965CA1" w:rsidRPr="00FF2996" w:rsidRDefault="00965CA1" w:rsidP="00FF2996">
      <w:pPr>
        <w:spacing w:line="480" w:lineRule="auto"/>
        <w:ind w:firstLine="720"/>
        <w:contextualSpacing/>
      </w:pPr>
      <w:r w:rsidRPr="00292779">
        <w:t xml:space="preserve">Inclusion criteria were:  (a) were between 10 and 18 years old, living with a parent or guardian, and attending a class/job by 9am at least 3 </w:t>
      </w:r>
      <w:r w:rsidRPr="008B4375">
        <w:rPr>
          <w:color w:val="000000" w:themeColor="text1"/>
        </w:rPr>
        <w:t>days per week; (b) were fluent in English; (c) were able and willing to give informed assent; (d) reported eveningness as demonstrated by scoring within the lowest quartile of the Children’s Morningness-Eveningness Preferences Scale (CMEP; 27 or lower)</w:t>
      </w:r>
      <w:r>
        <w:rPr>
          <w:color w:val="000000" w:themeColor="text1"/>
        </w:rPr>
        <w:t xml:space="preserve"> </w:t>
      </w:r>
      <w:r>
        <w:rPr>
          <w:color w:val="000000" w:themeColor="text1"/>
        </w:rPr>
        <w:fldChar w:fldCharType="begin" w:fldLock="1"/>
      </w:r>
      <w:r>
        <w:rPr>
          <w:color w:val="000000" w:themeColor="text1"/>
        </w:rPr>
        <w:instrText>ADDIN CSL_CITATION {"citationItems":[{"id":"ITEM-1","itemData":{"DOI":"10.1111/j.1469-7610.2011.02502.x","ISBN":"1469-7610 (Electronic)\\r0021-9630 (Linking)","ISSN":"00219630","PMID":"22188424","abstract":"BACKGROUND:   Two understudied risk factors that have been linked to emotional difficulties in adolescence are chronotype and sleep deprivation. This study extended past research by using an experimental design to investigate the role of sleep deprivation and chronotype on emotion in adolescents. It was hypothesized that sleep deprivation and an evening chronotype would be associated with decreased positive affect (PA), increased negative affect (NA), and lower positivity ratios.\\n\\nMETHODS:   Forty-seven healthy adolescents (aged 10-15 for girls, 11-16 for boys) participated in a sleep deprivation and a rested condition. A subsample of 24 adolescents was selected on the basis of extreme morningness or eveningness scores (based on outer quartiles of scores on the Children's Morningness-Eveningness Preferences Scale). PA and NA were measured using the Positive and Negative Affect Schedule for Children, and positivity ratios were calculated by dividing PA by NA.\\n\\nRESULTS:   Participants reported less positive affect and lower positivity ratios when sleep deprived, relative to when rested. Evening chronotypes reported less positive affect and lower positivity ratios than morning chronotypes in both rested and sleep deprivation conditions.\\n\\nCONCLUSIONS:   These findings extend previous research by suggesting that adolescents are adversely impacted by sleep deprivation, and that an evening chronotype might serve as a useful marker of emotional vulnerability. Early intervention and prevention strategies can focus on improving sleep and on using chronotherapy principles to reduce eveningness.","author":[{"dropping-particle":"","family":"Dagys","given":"Natasha","non-dropping-particle":"","parse-names":false,"suffix":""},{"dropping-particle":"","family":"McGlinchey","given":"Eleanor L.","non-dropping-particle":"","parse-names":false,"suffix":""},{"dropping-particle":"","family":"Talbot","given":"Lisa S.","non-dropping-particle":"","parse-names":false,"suffix":""},{"dropping-particle":"","family":"Kaplan","given":"Katherine A.","non-dropping-particle":"","parse-names":false,"suffix":""},{"dropping-particle":"","family":"Dahl","given":"Ronald E.","non-dropping-particle":"","parse-names":false,"suffix":""},{"dropping-particle":"","family":"Harvey","given":"Allison G.","non-dropping-particle":"","parse-names":false,"suffix":""}],"container-title":"Journal of Child Psychology and Psychiatry and Allied Disciplines","id":"ITEM-1","issue":"6","issued":{"date-parts":[["2012"]]},"page":"660-667","title":"Double trouble? The effects of sleep deprivation and chronotype on adolescent affect","type":"article-journal","volume":"53"},"uris":["http://www.mendeley.com/documents/?uuid=804a4c0f-ed35-467f-a876-f520e4a89c1d"]}],"mendeley":{"formattedCitation":"(Dagys et al., 2012)","plainTextFormattedCitation":"(Dagys et al., 2012)","previouslyFormattedCitation":"(Dagys et al., 2012)"},"properties":{"noteIndex":0},"schema":"https://github.com/citation-style-language/schema/raw/master/csl-citation.json"}</w:instrText>
      </w:r>
      <w:r>
        <w:rPr>
          <w:color w:val="000000" w:themeColor="text1"/>
        </w:rPr>
        <w:fldChar w:fldCharType="separate"/>
      </w:r>
      <w:r w:rsidRPr="003175EE">
        <w:rPr>
          <w:noProof/>
          <w:color w:val="000000" w:themeColor="text1"/>
        </w:rPr>
        <w:t>(Dagys et al., 2012)</w:t>
      </w:r>
      <w:r>
        <w:rPr>
          <w:color w:val="000000" w:themeColor="text1"/>
        </w:rPr>
        <w:fldChar w:fldCharType="end"/>
      </w:r>
      <w:r>
        <w:rPr>
          <w:color w:val="000000" w:themeColor="text1"/>
        </w:rPr>
        <w:t xml:space="preserve"> </w:t>
      </w:r>
      <w:r w:rsidRPr="008B4375">
        <w:rPr>
          <w:color w:val="000000" w:themeColor="text1"/>
        </w:rPr>
        <w:t xml:space="preserve"> and had a 7-day sleep diary sh</w:t>
      </w:r>
      <w:r w:rsidRPr="00292779">
        <w:t xml:space="preserve">owing a sleep onset time of 10:40pm or later for 10-13 year olds, 11pm or later for 14-16 year olds, and 11:20pm or later for 17-18 year olds at least 3 nights per week </w:t>
      </w:r>
      <w:r w:rsidRPr="0004759F">
        <w:rPr>
          <w:color w:val="FF0000"/>
          <w:highlight w:val="yellow"/>
        </w:rPr>
        <w:t>for the last 3 months (How was 3-month determined?)</w:t>
      </w:r>
      <w:r w:rsidRPr="00292779">
        <w:t>; and e) participants must fall into an ‘at risk’ range on measures of at least one of the five health domains (see Table 1).</w:t>
      </w:r>
    </w:p>
    <w:p w14:paraId="03DDBAC5" w14:textId="77777777" w:rsidR="00965CA1" w:rsidRDefault="00965CA1" w:rsidP="0046046C">
      <w:pPr>
        <w:spacing w:line="480" w:lineRule="auto"/>
        <w:contextualSpacing/>
        <w:rPr>
          <w:b/>
        </w:rPr>
      </w:pPr>
      <w:bookmarkStart w:id="0" w:name="_GoBack"/>
      <w:bookmarkEnd w:id="0"/>
    </w:p>
    <w:p w14:paraId="5122C8E4" w14:textId="249B2810" w:rsidR="0046046C" w:rsidRDefault="0046046C" w:rsidP="0046046C">
      <w:pPr>
        <w:spacing w:line="480" w:lineRule="auto"/>
        <w:contextualSpacing/>
        <w:rPr>
          <w:b/>
        </w:rPr>
      </w:pPr>
      <w:r>
        <w:rPr>
          <w:b/>
        </w:rPr>
        <w:t>Measures</w:t>
      </w:r>
    </w:p>
    <w:p w14:paraId="189EB091" w14:textId="77777777" w:rsidR="0046046C" w:rsidRPr="00292779" w:rsidRDefault="0046046C" w:rsidP="0046046C">
      <w:pPr>
        <w:spacing w:line="480" w:lineRule="auto"/>
        <w:ind w:firstLine="720"/>
        <w:contextualSpacing/>
        <w:rPr>
          <w:b/>
        </w:rPr>
      </w:pPr>
      <w:r w:rsidRPr="00292779">
        <w:rPr>
          <w:b/>
        </w:rPr>
        <w:t xml:space="preserve">Sleep and Circadian Outcomes </w:t>
      </w:r>
      <w:r w:rsidRPr="00292779">
        <w:rPr>
          <w:b/>
        </w:rPr>
        <w:tab/>
      </w:r>
    </w:p>
    <w:p w14:paraId="3E81BD87" w14:textId="1AE85D54" w:rsidR="0046046C" w:rsidRDefault="0046046C" w:rsidP="00F61043">
      <w:pPr>
        <w:spacing w:line="480" w:lineRule="auto"/>
        <w:ind w:firstLine="720"/>
        <w:contextualSpacing/>
        <w:rPr>
          <w:b/>
        </w:rPr>
      </w:pPr>
      <w:r w:rsidRPr="00292779">
        <w:rPr>
          <w:b/>
          <w:i/>
        </w:rPr>
        <w:t xml:space="preserve">Sleep Diary. </w:t>
      </w:r>
      <w:r w:rsidRPr="00292779">
        <w:t>7-days sleep diary was collected every morning via phone</w:t>
      </w:r>
      <w:r w:rsidRPr="00292779">
        <w:rPr>
          <w:b/>
        </w:rPr>
        <w:t xml:space="preserve"> </w:t>
      </w:r>
      <w:r w:rsidRPr="00292779">
        <w:t xml:space="preserve">by trained research assistants for the week leading up to the treatment, the week after treatment, and </w:t>
      </w:r>
      <w:r w:rsidRPr="004706DF">
        <w:rPr>
          <w:highlight w:val="yellow"/>
        </w:rPr>
        <w:t>the week leading up to the 6-month follow-up assessment [check if this is accurate].</w:t>
      </w:r>
    </w:p>
    <w:p w14:paraId="4D62A85B" w14:textId="77777777" w:rsidR="006134BC" w:rsidRDefault="006134BC" w:rsidP="0046046C">
      <w:pPr>
        <w:spacing w:line="480" w:lineRule="auto"/>
        <w:contextualSpacing/>
        <w:rPr>
          <w:b/>
        </w:rPr>
      </w:pPr>
    </w:p>
    <w:p w14:paraId="4F7C0965" w14:textId="77777777" w:rsidR="0046046C" w:rsidRPr="008D0E8C" w:rsidRDefault="0046046C" w:rsidP="0046046C">
      <w:pPr>
        <w:spacing w:line="480" w:lineRule="auto"/>
        <w:contextualSpacing/>
        <w:rPr>
          <w:b/>
        </w:rPr>
      </w:pPr>
      <w:r w:rsidRPr="0007124F">
        <w:rPr>
          <w:b/>
        </w:rPr>
        <w:t>Demographic and Descriptive statistics</w:t>
      </w:r>
    </w:p>
    <w:p w14:paraId="6481583B" w14:textId="77777777" w:rsidR="0046046C" w:rsidRPr="00292779" w:rsidRDefault="0046046C" w:rsidP="0046046C">
      <w:pPr>
        <w:spacing w:line="480" w:lineRule="auto"/>
        <w:ind w:firstLine="720"/>
        <w:contextualSpacing/>
      </w:pPr>
      <w:r w:rsidRPr="00292779">
        <w:t xml:space="preserve">Figure 1 summarizes the flow of participants from baseline through 6-month follow-up. </w:t>
      </w:r>
      <w:r w:rsidRPr="007E33C0">
        <w:rPr>
          <w:highlight w:val="yellow"/>
        </w:rPr>
        <w:t xml:space="preserve">The attrition rate was X during treatment and at the 6-month follow-up. Attrition was not significantly different across treatment groups at posttreatment (TranS-C: XX, PE: XX, </w:t>
      </w:r>
      <w:r w:rsidRPr="007E33C0">
        <w:rPr>
          <w:i/>
          <w:highlight w:val="yellow"/>
        </w:rPr>
        <w:t>p</w:t>
      </w:r>
      <w:r w:rsidRPr="007E33C0">
        <w:rPr>
          <w:highlight w:val="yellow"/>
        </w:rPr>
        <w:t xml:space="preserve"> = ) or at 6-month follow-up (TranS-C: XX, PE: XX, </w:t>
      </w:r>
      <w:r w:rsidRPr="007E33C0">
        <w:rPr>
          <w:i/>
          <w:highlight w:val="yellow"/>
        </w:rPr>
        <w:t>p</w:t>
      </w:r>
      <w:r w:rsidRPr="007E33C0">
        <w:rPr>
          <w:highlight w:val="yellow"/>
        </w:rPr>
        <w:t xml:space="preserve"> =).</w:t>
      </w:r>
      <w:r w:rsidRPr="00292779">
        <w:t xml:space="preserve"> Table X presents the descriptive statistics of all outcome variables.</w:t>
      </w:r>
    </w:p>
    <w:p w14:paraId="30460BCB" w14:textId="77777777" w:rsidR="00EA242D" w:rsidRDefault="00FF2996"/>
    <w:sectPr w:rsidR="00EA242D" w:rsidSect="00F261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35"/>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64ED"/>
    <w:rsid w:val="00022288"/>
    <w:rsid w:val="0002475B"/>
    <w:rsid w:val="00025C5B"/>
    <w:rsid w:val="00051AB6"/>
    <w:rsid w:val="00055E7C"/>
    <w:rsid w:val="000843F0"/>
    <w:rsid w:val="000959F6"/>
    <w:rsid w:val="000C2EDC"/>
    <w:rsid w:val="000C798B"/>
    <w:rsid w:val="000D0E4D"/>
    <w:rsid w:val="000D0F60"/>
    <w:rsid w:val="000E49DA"/>
    <w:rsid w:val="000E576D"/>
    <w:rsid w:val="00143927"/>
    <w:rsid w:val="00147D66"/>
    <w:rsid w:val="00156E03"/>
    <w:rsid w:val="00186CA6"/>
    <w:rsid w:val="001950D3"/>
    <w:rsid w:val="00195DE8"/>
    <w:rsid w:val="001A04ED"/>
    <w:rsid w:val="001A48DA"/>
    <w:rsid w:val="001C32F3"/>
    <w:rsid w:val="001F090E"/>
    <w:rsid w:val="001F5969"/>
    <w:rsid w:val="001F7717"/>
    <w:rsid w:val="0022463E"/>
    <w:rsid w:val="00234924"/>
    <w:rsid w:val="00235B4B"/>
    <w:rsid w:val="00241C1C"/>
    <w:rsid w:val="00260102"/>
    <w:rsid w:val="00271AA3"/>
    <w:rsid w:val="00281A0F"/>
    <w:rsid w:val="002828C9"/>
    <w:rsid w:val="002906C2"/>
    <w:rsid w:val="00291808"/>
    <w:rsid w:val="00292CB4"/>
    <w:rsid w:val="00293218"/>
    <w:rsid w:val="00294843"/>
    <w:rsid w:val="002971EE"/>
    <w:rsid w:val="002B3489"/>
    <w:rsid w:val="002B5336"/>
    <w:rsid w:val="002D4E51"/>
    <w:rsid w:val="002D6B88"/>
    <w:rsid w:val="002F555D"/>
    <w:rsid w:val="00310870"/>
    <w:rsid w:val="00326323"/>
    <w:rsid w:val="00344351"/>
    <w:rsid w:val="00344532"/>
    <w:rsid w:val="00365193"/>
    <w:rsid w:val="0038026D"/>
    <w:rsid w:val="00381F55"/>
    <w:rsid w:val="0039699B"/>
    <w:rsid w:val="00397CF6"/>
    <w:rsid w:val="003B4BC9"/>
    <w:rsid w:val="003C27A5"/>
    <w:rsid w:val="003F5895"/>
    <w:rsid w:val="003F58B5"/>
    <w:rsid w:val="00401B1B"/>
    <w:rsid w:val="00402EE4"/>
    <w:rsid w:val="004158F5"/>
    <w:rsid w:val="00416D31"/>
    <w:rsid w:val="00431EB8"/>
    <w:rsid w:val="00435382"/>
    <w:rsid w:val="004502DD"/>
    <w:rsid w:val="0046046C"/>
    <w:rsid w:val="004824BF"/>
    <w:rsid w:val="004856C5"/>
    <w:rsid w:val="00495F0A"/>
    <w:rsid w:val="004A6057"/>
    <w:rsid w:val="004B6D62"/>
    <w:rsid w:val="004C38CE"/>
    <w:rsid w:val="004D19D5"/>
    <w:rsid w:val="004F424B"/>
    <w:rsid w:val="00504CE6"/>
    <w:rsid w:val="0051401A"/>
    <w:rsid w:val="00514F66"/>
    <w:rsid w:val="005174EE"/>
    <w:rsid w:val="00522B73"/>
    <w:rsid w:val="00523ADB"/>
    <w:rsid w:val="0054246B"/>
    <w:rsid w:val="005601AF"/>
    <w:rsid w:val="005649C2"/>
    <w:rsid w:val="00575A10"/>
    <w:rsid w:val="00580706"/>
    <w:rsid w:val="0058655E"/>
    <w:rsid w:val="005949BD"/>
    <w:rsid w:val="00596D4F"/>
    <w:rsid w:val="005A3689"/>
    <w:rsid w:val="005B4FEB"/>
    <w:rsid w:val="005D75D8"/>
    <w:rsid w:val="005E368E"/>
    <w:rsid w:val="006134BC"/>
    <w:rsid w:val="006306DA"/>
    <w:rsid w:val="00642EA2"/>
    <w:rsid w:val="00661504"/>
    <w:rsid w:val="006D0551"/>
    <w:rsid w:val="006D6072"/>
    <w:rsid w:val="006E56A7"/>
    <w:rsid w:val="0070217F"/>
    <w:rsid w:val="00705937"/>
    <w:rsid w:val="00707A45"/>
    <w:rsid w:val="007122F5"/>
    <w:rsid w:val="0072164C"/>
    <w:rsid w:val="00755E75"/>
    <w:rsid w:val="00772F97"/>
    <w:rsid w:val="00777C1A"/>
    <w:rsid w:val="00777F9E"/>
    <w:rsid w:val="00782661"/>
    <w:rsid w:val="00793D94"/>
    <w:rsid w:val="007A2F6E"/>
    <w:rsid w:val="007C5A38"/>
    <w:rsid w:val="007D6E7F"/>
    <w:rsid w:val="00822A3A"/>
    <w:rsid w:val="00836079"/>
    <w:rsid w:val="008634A9"/>
    <w:rsid w:val="00864156"/>
    <w:rsid w:val="00870F07"/>
    <w:rsid w:val="008854B6"/>
    <w:rsid w:val="00890B45"/>
    <w:rsid w:val="008A58FF"/>
    <w:rsid w:val="008B160C"/>
    <w:rsid w:val="008C68B4"/>
    <w:rsid w:val="008D3122"/>
    <w:rsid w:val="008F6CE6"/>
    <w:rsid w:val="00927373"/>
    <w:rsid w:val="0094319F"/>
    <w:rsid w:val="00965CA1"/>
    <w:rsid w:val="009864ED"/>
    <w:rsid w:val="00995C42"/>
    <w:rsid w:val="009B79BF"/>
    <w:rsid w:val="009D07B7"/>
    <w:rsid w:val="009D0A53"/>
    <w:rsid w:val="009E6DD9"/>
    <w:rsid w:val="009F0D53"/>
    <w:rsid w:val="00A04B56"/>
    <w:rsid w:val="00A12593"/>
    <w:rsid w:val="00A3686B"/>
    <w:rsid w:val="00A55882"/>
    <w:rsid w:val="00A62B9C"/>
    <w:rsid w:val="00A776CA"/>
    <w:rsid w:val="00A84BE9"/>
    <w:rsid w:val="00A97734"/>
    <w:rsid w:val="00AA0F02"/>
    <w:rsid w:val="00AB68FF"/>
    <w:rsid w:val="00AC4E69"/>
    <w:rsid w:val="00AD0751"/>
    <w:rsid w:val="00AD2342"/>
    <w:rsid w:val="00AD273F"/>
    <w:rsid w:val="00AD6C89"/>
    <w:rsid w:val="00AF0342"/>
    <w:rsid w:val="00AF0623"/>
    <w:rsid w:val="00AF0A06"/>
    <w:rsid w:val="00B31E89"/>
    <w:rsid w:val="00B40809"/>
    <w:rsid w:val="00B54886"/>
    <w:rsid w:val="00B573A5"/>
    <w:rsid w:val="00B57D44"/>
    <w:rsid w:val="00B649C7"/>
    <w:rsid w:val="00B90B5C"/>
    <w:rsid w:val="00BB2690"/>
    <w:rsid w:val="00BD5CC0"/>
    <w:rsid w:val="00BE02FE"/>
    <w:rsid w:val="00BF38A2"/>
    <w:rsid w:val="00BF5CB0"/>
    <w:rsid w:val="00C0005F"/>
    <w:rsid w:val="00C170CB"/>
    <w:rsid w:val="00C366BA"/>
    <w:rsid w:val="00C4001E"/>
    <w:rsid w:val="00C47E6B"/>
    <w:rsid w:val="00C557D1"/>
    <w:rsid w:val="00C62CA0"/>
    <w:rsid w:val="00C62E64"/>
    <w:rsid w:val="00CA364C"/>
    <w:rsid w:val="00CA5B68"/>
    <w:rsid w:val="00CB55AB"/>
    <w:rsid w:val="00CF164B"/>
    <w:rsid w:val="00D0010A"/>
    <w:rsid w:val="00D115EF"/>
    <w:rsid w:val="00D150D4"/>
    <w:rsid w:val="00D223CE"/>
    <w:rsid w:val="00D25C62"/>
    <w:rsid w:val="00D2791F"/>
    <w:rsid w:val="00D3503D"/>
    <w:rsid w:val="00D40017"/>
    <w:rsid w:val="00D737BA"/>
    <w:rsid w:val="00D74A87"/>
    <w:rsid w:val="00DC33D4"/>
    <w:rsid w:val="00DC597E"/>
    <w:rsid w:val="00DE7A80"/>
    <w:rsid w:val="00E34911"/>
    <w:rsid w:val="00E4202D"/>
    <w:rsid w:val="00E45A88"/>
    <w:rsid w:val="00E55BB3"/>
    <w:rsid w:val="00E630D8"/>
    <w:rsid w:val="00E63233"/>
    <w:rsid w:val="00E66905"/>
    <w:rsid w:val="00E71B31"/>
    <w:rsid w:val="00E900B3"/>
    <w:rsid w:val="00E94708"/>
    <w:rsid w:val="00EB05C6"/>
    <w:rsid w:val="00EB65C1"/>
    <w:rsid w:val="00EC4A67"/>
    <w:rsid w:val="00ED4EBB"/>
    <w:rsid w:val="00F01B4C"/>
    <w:rsid w:val="00F03E14"/>
    <w:rsid w:val="00F04386"/>
    <w:rsid w:val="00F05967"/>
    <w:rsid w:val="00F25ECE"/>
    <w:rsid w:val="00F261CE"/>
    <w:rsid w:val="00F3700C"/>
    <w:rsid w:val="00F546EA"/>
    <w:rsid w:val="00F61043"/>
    <w:rsid w:val="00F7164F"/>
    <w:rsid w:val="00F73DB7"/>
    <w:rsid w:val="00F766DE"/>
    <w:rsid w:val="00F825EC"/>
    <w:rsid w:val="00F86B6B"/>
    <w:rsid w:val="00F87EFF"/>
    <w:rsid w:val="00F932F3"/>
    <w:rsid w:val="00FA2A97"/>
    <w:rsid w:val="00FA3070"/>
    <w:rsid w:val="00FB662A"/>
    <w:rsid w:val="00FE11B0"/>
    <w:rsid w:val="00FE503D"/>
    <w:rsid w:val="00FF29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349F298D"/>
  <w15:chartTrackingRefBased/>
  <w15:docId w15:val="{19285E1C-C104-4A4B-A225-4EEDAFECE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046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16</Words>
  <Characters>4084</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Dong</dc:creator>
  <cp:keywords/>
  <dc:description/>
  <cp:lastModifiedBy>Lu Dong</cp:lastModifiedBy>
  <cp:revision>5</cp:revision>
  <dcterms:created xsi:type="dcterms:W3CDTF">2018-06-20T01:56:00Z</dcterms:created>
  <dcterms:modified xsi:type="dcterms:W3CDTF">2018-06-20T02:01:00Z</dcterms:modified>
</cp:coreProperties>
</file>